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D5F29" w:rsidRPr="004A5D81" w:rsidRDefault="00DA768E" w:rsidP="00CD5F29">
      <w:pPr>
        <w:pStyle w:val="Overskrift1"/>
        <w:rPr>
          <w:sz w:val="28"/>
          <w:szCs w:val="28"/>
        </w:rPr>
      </w:pPr>
      <w:bookmarkStart w:id="0" w:name="_GoBack"/>
      <w:bookmarkEnd w:id="0"/>
      <w:r>
        <w:rPr>
          <w:sz w:val="28"/>
          <w:szCs w:val="28"/>
        </w:rPr>
        <w:t>Refleksjon etter utredning</w:t>
      </w:r>
    </w:p>
    <w:p w:rsidR="003333C0" w:rsidRDefault="003333C0" w:rsidP="003333C0">
      <w:pPr>
        <w:rPr>
          <w:rFonts w:ascii="Arial" w:hAnsi="Arial" w:cs="Arial"/>
        </w:rPr>
      </w:pP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Når utredningen er gjort, funnene oppsummeres og sammenholdes. Nevrologen må avgjøre hva som skal kommuniseres til pasienten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Flere ulike situasjoner kan tenkes å foreligge. </w:t>
      </w:r>
    </w:p>
    <w:p w:rsidR="00DA768E" w:rsidRPr="00EA546F" w:rsidRDefault="00DA768E" w:rsidP="00BD021B">
      <w:pPr>
        <w:pStyle w:val="Listeavsnitt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>Pasienten har sykehi</w:t>
      </w:r>
      <w:r w:rsidR="004A2FAC">
        <w:rPr>
          <w:rFonts w:ascii="Arial" w:hAnsi="Arial" w:cs="Arial"/>
          <w:sz w:val="24"/>
          <w:szCs w:val="24"/>
        </w:rPr>
        <w:t>storie, kliniske funn og nevrofys</w:t>
      </w:r>
      <w:r w:rsidRPr="00EA546F">
        <w:rPr>
          <w:rFonts w:ascii="Arial" w:hAnsi="Arial" w:cs="Arial"/>
          <w:sz w:val="24"/>
          <w:szCs w:val="24"/>
        </w:rPr>
        <w:t xml:space="preserve">iologi som stemmer med ALS/MND. Nevrologen må informere pasient og pårørende om funnene og om diagnosen. </w:t>
      </w:r>
    </w:p>
    <w:p w:rsidR="00DA768E" w:rsidRPr="00EA546F" w:rsidRDefault="00DA768E" w:rsidP="00BD021B">
      <w:pPr>
        <w:pStyle w:val="Listeavsnitt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>Verken sykehistorie, funn eller supplerende undersøkelser stemmer med ALS/MND. Nevrologen må informere pasienten om funnene og om konklusjonen.</w:t>
      </w:r>
    </w:p>
    <w:p w:rsidR="00DA768E" w:rsidRPr="00EA546F" w:rsidRDefault="00DA768E" w:rsidP="00BD021B">
      <w:pPr>
        <w:pStyle w:val="Listeavsnitt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 xml:space="preserve">Dersom sykehistorie og funn ved klinisk undersøkelse gir mistanke om ALS/MND, men nevrofysiologien ikke stemmer har man to valg: </w:t>
      </w:r>
    </w:p>
    <w:p w:rsidR="00DA768E" w:rsidRPr="00EA546F" w:rsidRDefault="00DA768E" w:rsidP="00BD021B">
      <w:pPr>
        <w:pStyle w:val="Listeavsnitt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>Informere pasienten og pårørende om at det er mistanke om MND, men at det er en viss usikkerhet (håp).</w:t>
      </w:r>
    </w:p>
    <w:p w:rsidR="00DA768E" w:rsidRPr="00EA546F" w:rsidRDefault="00DA768E" w:rsidP="00BD021B">
      <w:pPr>
        <w:pStyle w:val="Listeavsnitt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EA546F">
        <w:rPr>
          <w:rFonts w:ascii="Arial" w:hAnsi="Arial" w:cs="Arial"/>
          <w:sz w:val="24"/>
          <w:szCs w:val="24"/>
        </w:rPr>
        <w:t xml:space="preserve">Informere pasienten og pårørende om at en er usikker på hva slags tilstand pasienten har, og vente på ny nevrofysiologi og gjøre ny vurdering om noen måneder. </w:t>
      </w:r>
    </w:p>
    <w:p w:rsidR="00DA768E" w:rsidRPr="00EA546F" w:rsidRDefault="00DA768E" w:rsidP="00BD021B">
      <w:pPr>
        <w:spacing w:line="360" w:lineRule="auto"/>
        <w:rPr>
          <w:rFonts w:ascii="Arial" w:hAnsi="Arial" w:cs="Arial"/>
          <w:szCs w:val="24"/>
        </w:rPr>
      </w:pPr>
      <w:r w:rsidRPr="00EA546F">
        <w:rPr>
          <w:rFonts w:ascii="Arial" w:hAnsi="Arial" w:cs="Arial"/>
          <w:szCs w:val="24"/>
        </w:rPr>
        <w:t xml:space="preserve">Det siste har vært vanlig praksis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  <w:color w:val="000000"/>
        </w:rPr>
      </w:pPr>
      <w:r w:rsidRPr="00EA546F">
        <w:rPr>
          <w:rFonts w:ascii="Arial" w:hAnsi="Arial" w:cs="Arial"/>
          <w:color w:val="000000"/>
          <w:szCs w:val="24"/>
        </w:rPr>
        <w:t>Nevrologen bør ha in mente at de reviderte El Escorialkriteriene for nevrofysiologisk diagnose av ALS er meget restriktive og ikke hensiktsmessige til bruk i klinisk praksis der det er et mål å stille diagnosen tidlig. De kliniske kriteriene</w:t>
      </w:r>
      <w:r w:rsidRPr="00DA768E">
        <w:rPr>
          <w:rFonts w:ascii="Arial" w:hAnsi="Arial" w:cs="Arial"/>
          <w:color w:val="000000"/>
        </w:rPr>
        <w:t xml:space="preserve"> bør vektlegges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  <w:color w:val="000000"/>
        </w:rPr>
      </w:pPr>
      <w:r w:rsidRPr="00DA768E">
        <w:rPr>
          <w:rFonts w:ascii="Arial" w:hAnsi="Arial" w:cs="Arial"/>
          <w:color w:val="000000"/>
        </w:rPr>
        <w:t xml:space="preserve">De </w:t>
      </w:r>
      <w:r w:rsidRPr="00DA768E">
        <w:rPr>
          <w:rFonts w:ascii="Arial" w:hAnsi="Arial" w:cs="Arial"/>
          <w:color w:val="000000"/>
          <w:u w:val="single"/>
        </w:rPr>
        <w:t>kliniske kriteriene</w:t>
      </w:r>
      <w:r w:rsidRPr="00DA768E">
        <w:rPr>
          <w:rFonts w:ascii="Arial" w:hAnsi="Arial" w:cs="Arial"/>
          <w:color w:val="000000"/>
        </w:rPr>
        <w:t xml:space="preserve"> krever følgende </w:t>
      </w:r>
    </w:p>
    <w:p w:rsidR="00DA768E" w:rsidRPr="00DA768E" w:rsidRDefault="00DA768E" w:rsidP="00BD021B">
      <w:pPr>
        <w:pStyle w:val="Overskrift4"/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>Tilstedeværelse av</w:t>
      </w:r>
    </w:p>
    <w:p w:rsidR="00DA768E" w:rsidRPr="00DA768E" w:rsidRDefault="00DA768E" w:rsidP="00BD021B">
      <w:pPr>
        <w:widowControl/>
        <w:numPr>
          <w:ilvl w:val="0"/>
          <w:numId w:val="1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ymptomer på skade av nedre motornevron (klinisk eller ved EMG) i flere regioner</w:t>
      </w:r>
    </w:p>
    <w:p w:rsidR="00DA768E" w:rsidRPr="00DA768E" w:rsidRDefault="00DA768E" w:rsidP="00BD021B">
      <w:pPr>
        <w:widowControl/>
        <w:numPr>
          <w:ilvl w:val="0"/>
          <w:numId w:val="1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ymptomer på skade av øvre motornevron</w:t>
      </w:r>
    </w:p>
    <w:p w:rsidR="00DA768E" w:rsidRPr="00DA768E" w:rsidRDefault="00DA768E" w:rsidP="00BD021B">
      <w:pPr>
        <w:widowControl/>
        <w:numPr>
          <w:ilvl w:val="0"/>
          <w:numId w:val="1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Progresjon av symptomer og funn</w:t>
      </w:r>
    </w:p>
    <w:p w:rsidR="00DA768E" w:rsidRPr="00DA768E" w:rsidRDefault="00DA768E" w:rsidP="00BD021B">
      <w:pPr>
        <w:pStyle w:val="Overskrift4"/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lastRenderedPageBreak/>
        <w:t>Fravær av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ensoriske funn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finkterforstyrrelser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Synsforstyrrelser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Autonome forstyrrelser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Basalgangliedysfunksjon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Alzheimers sykdom</w:t>
      </w:r>
    </w:p>
    <w:p w:rsidR="00DA768E" w:rsidRPr="00DA768E" w:rsidRDefault="00DA768E" w:rsidP="00BD021B">
      <w:pPr>
        <w:widowControl/>
        <w:numPr>
          <w:ilvl w:val="0"/>
          <w:numId w:val="2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ALS-imitatorer, se tabell </w:t>
      </w:r>
      <w:r w:rsidRPr="00DA768E">
        <w:rPr>
          <w:rFonts w:ascii="Arial" w:hAnsi="Arial" w:cs="Arial"/>
        </w:rPr>
        <w:fldChar w:fldCharType="begin"/>
      </w:r>
      <w:r w:rsidRPr="00DA768E">
        <w:rPr>
          <w:rFonts w:ascii="Arial" w:hAnsi="Arial" w:cs="Arial"/>
        </w:rPr>
        <w:instrText xml:space="preserve"> ADDIN EN.CITE &lt;EndNote&gt;&lt;Cite&gt;&lt;Author&gt;Diagnosis&lt;/Author&gt;&lt;Year&gt;2012&lt;/Year&gt;&lt;RecNum&gt;4070&lt;/RecNum&gt;&lt;DisplayText&gt;[2]&lt;/DisplayText&gt;&lt;record&gt;&lt;rec-number&gt;4070&lt;/rec-number&gt;&lt;foreign-keys&gt;&lt;key app="EN" db-id="5wf2zrsa99r0asefza7xds9oxezparaw9x5s" timestamp="1447677281"&gt;4070&lt;/key&gt;&lt;/foreign-keys&gt;&lt;ref-type name="Journal Article"&gt;17&lt;/ref-type&gt;&lt;contributors&gt;&lt;authors&gt;&lt;author&gt;Efns Task Force on Diagnosis&lt;/author&gt;&lt;author&gt;Management of Amyotrophic Lateral, Sclerosis&lt;/author&gt;&lt;author&gt;Andersen, P. M.&lt;/author&gt;&lt;author&gt;Abrahams, S.&lt;/author&gt;&lt;author&gt;Borasio, G. D.&lt;/author&gt;&lt;author&gt;de Carvalho, M.&lt;/author&gt;&lt;author&gt;Chio, A.&lt;/author&gt;&lt;author&gt;Van Damme, P.&lt;/author&gt;&lt;author&gt;Hardiman, O.&lt;/author&gt;&lt;author&gt;Kollewe, K.&lt;/author&gt;&lt;author&gt;Morrison, K. E.&lt;/author&gt;&lt;author&gt;Petri, S.&lt;/author&gt;&lt;author&gt;Pradat, P. F.&lt;/author&gt;&lt;author&gt;Silani, V.&lt;/author&gt;&lt;author&gt;Tomik, B.&lt;/author&gt;&lt;author&gt;Wasner, M.&lt;/author&gt;&lt;author&gt;Weber, M.&lt;/author&gt;&lt;/authors&gt;&lt;/contributors&gt;&lt;auth-address&gt;Umea University, Umea, Sweden. Peter.Andersen@neuro.umu.se&lt;/auth-address&gt;&lt;titles&gt;&lt;title&gt;EFNS guidelines on the clinical management of amyotrophic lateral sclerosis (MALS)--revised report of an EFNS task force&lt;/title&gt;&lt;secondary-title&gt;Eur J Neurol&lt;/secondary-title&gt;&lt;alt-title&gt;European journal of neurology&lt;/alt-title&gt;&lt;/titles&gt;&lt;periodical&gt;&lt;full-title&gt;Eur J Neurol&lt;/full-title&gt;&lt;/periodical&gt;&lt;pages&gt;360-75&lt;/pages&gt;&lt;volume&gt;19&lt;/volume&gt;&lt;number&gt;3&lt;/number&gt;&lt;keywords&gt;&lt;keyword&gt;Advisory Committees&lt;/keyword&gt;&lt;keyword&gt;Amyotrophic Lateral Sclerosis/*diagnosis/*therapy&lt;/keyword&gt;&lt;keyword&gt;Evidence-Based Medicine&lt;/keyword&gt;&lt;keyword&gt;Humans&lt;/keyword&gt;&lt;/keywords&gt;&lt;dates&gt;&lt;year&gt;2012&lt;/year&gt;&lt;pub-dates&gt;&lt;date&gt;Mar&lt;/date&gt;&lt;/pub-dates&gt;&lt;/dates&gt;&lt;isbn&gt;1468-1331 (Electronic)&amp;#xD;1351-5101 (Linking)&lt;/isbn&gt;&lt;accession-num&gt;21914052&lt;/accession-num&gt;&lt;urls&gt;&lt;related-urls&gt;&lt;url&gt;http://www.ncbi.nlm.nih.gov/pubmed/21914052&lt;/url&gt;&lt;/related-urls&gt;&lt;/urls&gt;&lt;electronic-resource-num&gt;10.1111/j.1468-1331.2011.03501.x&lt;/electronic-resource-num&gt;&lt;/record&gt;&lt;/Cite&gt;&lt;/EndNote&gt;</w:instrText>
      </w:r>
      <w:r w:rsidRPr="00DA768E">
        <w:rPr>
          <w:rFonts w:ascii="Arial" w:hAnsi="Arial" w:cs="Arial"/>
        </w:rPr>
        <w:fldChar w:fldCharType="separate"/>
      </w:r>
      <w:r w:rsidRPr="00DA768E">
        <w:rPr>
          <w:rFonts w:ascii="Arial" w:hAnsi="Arial" w:cs="Arial"/>
          <w:noProof/>
        </w:rPr>
        <w:t>[2]</w:t>
      </w:r>
      <w:r w:rsidRPr="00DA768E">
        <w:rPr>
          <w:rFonts w:ascii="Arial" w:hAnsi="Arial" w:cs="Arial"/>
        </w:rPr>
        <w:fldChar w:fldCharType="end"/>
      </w:r>
    </w:p>
    <w:p w:rsidR="00DA768E" w:rsidRPr="00DA768E" w:rsidRDefault="00DA768E" w:rsidP="00BD021B">
      <w:pPr>
        <w:pStyle w:val="Overskrift4"/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>Diagnosen støttes av;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Fasciculasjoner i en eller flere regioner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Nevrogene forandringer ved EMG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Normal motorisk og sensorisk nerveledning</w:t>
      </w:r>
    </w:p>
    <w:p w:rsidR="00DA768E" w:rsidRPr="00DA768E" w:rsidRDefault="00DA768E" w:rsidP="00BD021B">
      <w:pPr>
        <w:widowControl/>
        <w:numPr>
          <w:ilvl w:val="0"/>
          <w:numId w:val="3"/>
        </w:numPr>
        <w:overflowPunct/>
        <w:autoSpaceDE/>
        <w:autoSpaceDN/>
        <w:adjustRightInd/>
        <w:spacing w:line="360" w:lineRule="auto"/>
        <w:textAlignment w:val="auto"/>
        <w:rPr>
          <w:rFonts w:ascii="Arial" w:hAnsi="Arial" w:cs="Arial"/>
        </w:rPr>
      </w:pPr>
      <w:r w:rsidRPr="00DA768E">
        <w:rPr>
          <w:rFonts w:ascii="Arial" w:hAnsi="Arial" w:cs="Arial"/>
        </w:rPr>
        <w:t>Fravær av ledningsblokk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 xml:space="preserve">Ved mindre vanlige former av MND, vil man ikke nødvendigvis ha skade av både øvre og nedre motornevron. </w:t>
      </w:r>
    </w:p>
    <w:p w:rsidR="00DA768E" w:rsidRPr="00DA768E" w:rsidRDefault="00DA768E" w:rsidP="00BD021B">
      <w:pPr>
        <w:spacing w:line="360" w:lineRule="auto"/>
        <w:rPr>
          <w:rFonts w:ascii="Arial" w:hAnsi="Arial" w:cs="Arial"/>
        </w:rPr>
      </w:pPr>
    </w:p>
    <w:p w:rsidR="001C5613" w:rsidRPr="001C5613" w:rsidRDefault="00DA768E" w:rsidP="00EA546F">
      <w:pPr>
        <w:spacing w:line="360" w:lineRule="auto"/>
        <w:rPr>
          <w:rFonts w:ascii="Arial" w:hAnsi="Arial" w:cs="Arial"/>
        </w:rPr>
      </w:pPr>
      <w:r w:rsidRPr="00DA768E">
        <w:rPr>
          <w:rFonts w:ascii="Arial" w:hAnsi="Arial" w:cs="Arial"/>
        </w:rPr>
        <w:t>Informasjon om diagnose med en viss usikkerhet kan være hensiktsmessig om klinikken taler for MND og differensialdiagnoser er utelukket</w:t>
      </w:r>
      <w:r w:rsidR="001C5613">
        <w:rPr>
          <w:rFonts w:ascii="Arial" w:hAnsi="Arial" w:cs="Arial"/>
        </w:rPr>
        <w:t xml:space="preserve">. </w:t>
      </w:r>
      <w:r w:rsidR="001C5613" w:rsidRPr="001C5613">
        <w:rPr>
          <w:rFonts w:ascii="Arial" w:hAnsi="Arial" w:cs="Arial"/>
        </w:rPr>
        <w:t xml:space="preserve">Progredierende symptomer er skremmende. Uvisshet kan være verre en å få en diagnose med forbehold. </w:t>
      </w:r>
      <w:r w:rsidR="001C5613">
        <w:rPr>
          <w:rFonts w:ascii="Arial" w:hAnsi="Arial" w:cs="Arial"/>
        </w:rPr>
        <w:br/>
      </w:r>
    </w:p>
    <w:p w:rsidR="001C5613" w:rsidRPr="001C5613" w:rsidRDefault="001C5613" w:rsidP="00EA546F">
      <w:pPr>
        <w:spacing w:line="360" w:lineRule="auto"/>
        <w:rPr>
          <w:rFonts w:ascii="Arial" w:hAnsi="Arial" w:cs="Arial"/>
        </w:rPr>
      </w:pPr>
      <w:r w:rsidRPr="001C5613">
        <w:rPr>
          <w:rFonts w:ascii="Arial" w:hAnsi="Arial" w:cs="Arial"/>
        </w:rPr>
        <w:t>Palliativ behandling bør iverksettes dersom pasienten har symptomer som krever dette, selv om diagnosen ikke er avklart. Dysfagi, vekttap, kommunikasjonsvansker og hypoventilasjon krever at tiltak startes.</w:t>
      </w:r>
      <w:r>
        <w:rPr>
          <w:rFonts w:ascii="Arial" w:hAnsi="Arial" w:cs="Arial"/>
        </w:rPr>
        <w:br/>
      </w:r>
      <w:r w:rsidRPr="001C5613">
        <w:rPr>
          <w:rFonts w:ascii="Arial" w:hAnsi="Arial" w:cs="Arial"/>
        </w:rPr>
        <w:t xml:space="preserve"> </w:t>
      </w:r>
    </w:p>
    <w:p w:rsidR="00CD5F29" w:rsidRPr="008423FB" w:rsidRDefault="001C5613" w:rsidP="008423FB">
      <w:pPr>
        <w:spacing w:line="360" w:lineRule="auto"/>
        <w:rPr>
          <w:rFonts w:ascii="Arial" w:hAnsi="Arial" w:cs="Arial"/>
        </w:rPr>
      </w:pPr>
      <w:r w:rsidRPr="001C5613">
        <w:rPr>
          <w:rFonts w:ascii="Arial" w:hAnsi="Arial" w:cs="Arial"/>
        </w:rPr>
        <w:t xml:space="preserve">Det anbefales sterkt å snakke om en erfaren kollega om pasienter ved tvil. Second opinion hos kollega/annet sykehus kan være aktuelt. </w:t>
      </w:r>
    </w:p>
    <w:sectPr w:rsidR="00CD5F29" w:rsidRPr="008423FB">
      <w:headerReference w:type="default" r:id="rId7"/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9505B" w:rsidRDefault="0019505B">
      <w:r>
        <w:separator/>
      </w:r>
    </w:p>
  </w:endnote>
  <w:endnote w:type="continuationSeparator" w:id="0">
    <w:p w:rsidR="0019505B" w:rsidRDefault="001950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D387E" w:rsidRPr="003333C0" w:rsidRDefault="003D387E">
    <w:pPr>
      <w:pStyle w:val="Bunntekst"/>
      <w:rPr>
        <w:rFonts w:ascii="Arial" w:hAnsi="Arial" w:cs="Arial"/>
        <w:sz w:val="22"/>
        <w:szCs w:val="22"/>
      </w:rPr>
    </w:pPr>
    <w:r w:rsidRPr="003333C0">
      <w:rPr>
        <w:rFonts w:ascii="Arial" w:hAnsi="Arial" w:cs="Arial"/>
        <w:sz w:val="22"/>
        <w:szCs w:val="22"/>
      </w:rPr>
      <w:t>Dok id, EQS:</w:t>
    </w:r>
    <w:r w:rsidR="00BD021B">
      <w:rPr>
        <w:rFonts w:ascii="Arial" w:hAnsi="Arial" w:cs="Arial"/>
        <w:sz w:val="22"/>
        <w:szCs w:val="22"/>
      </w:rPr>
      <w:t xml:space="preserve"> 31466</w:t>
    </w:r>
  </w:p>
  <w:p w:rsidR="003D387E" w:rsidRPr="009A55F1" w:rsidRDefault="003D387E">
    <w:pPr>
      <w:pStyle w:val="Bunntekst"/>
      <w:rPr>
        <w:rFonts w:ascii="Arial" w:hAnsi="Arial" w:cs="Arial"/>
        <w:sz w:val="20"/>
      </w:rPr>
    </w:pPr>
    <w:r w:rsidRPr="003333C0">
      <w:rPr>
        <w:rFonts w:ascii="Arial" w:hAnsi="Arial" w:cs="Arial"/>
        <w:sz w:val="22"/>
        <w:szCs w:val="22"/>
      </w:rPr>
      <w:t>Versjon</w:t>
    </w:r>
    <w:r>
      <w:rPr>
        <w:rFonts w:ascii="Arial" w:hAnsi="Arial" w:cs="Arial"/>
        <w:sz w:val="20"/>
      </w:rPr>
      <w:t>:</w:t>
    </w:r>
    <w:r>
      <w:rPr>
        <w:rFonts w:ascii="Arial" w:hAnsi="Arial" w:cs="Arial"/>
        <w:sz w:val="20"/>
      </w:rPr>
      <w:tab/>
    </w:r>
    <w:r w:rsidRPr="009A55F1">
      <w:rPr>
        <w:rFonts w:ascii="Arial" w:hAnsi="Arial" w:cs="Arial"/>
        <w:sz w:val="20"/>
      </w:rPr>
      <w:tab/>
      <w:t xml:space="preserve">side </w:t>
    </w:r>
    <w:r w:rsidRPr="009A55F1">
      <w:rPr>
        <w:rStyle w:val="Sidetall"/>
        <w:rFonts w:ascii="Arial" w:hAnsi="Arial" w:cs="Arial"/>
        <w:sz w:val="20"/>
      </w:rPr>
      <w:fldChar w:fldCharType="begin"/>
    </w:r>
    <w:r w:rsidRPr="009A55F1">
      <w:rPr>
        <w:rStyle w:val="Sidetall"/>
        <w:rFonts w:ascii="Arial" w:hAnsi="Arial" w:cs="Arial"/>
        <w:sz w:val="20"/>
      </w:rPr>
      <w:instrText xml:space="preserve"> PAGE </w:instrText>
    </w:r>
    <w:r w:rsidRPr="009A55F1">
      <w:rPr>
        <w:rStyle w:val="Sidetall"/>
        <w:rFonts w:ascii="Arial" w:hAnsi="Arial" w:cs="Arial"/>
        <w:sz w:val="20"/>
      </w:rPr>
      <w:fldChar w:fldCharType="separate"/>
    </w:r>
    <w:r w:rsidR="001859AC">
      <w:rPr>
        <w:rStyle w:val="Sidetall"/>
        <w:rFonts w:ascii="Arial" w:hAnsi="Arial" w:cs="Arial"/>
        <w:noProof/>
        <w:sz w:val="20"/>
      </w:rPr>
      <w:t>2</w:t>
    </w:r>
    <w:r w:rsidRPr="009A55F1">
      <w:rPr>
        <w:rStyle w:val="Sidetall"/>
        <w:rFonts w:ascii="Arial" w:hAnsi="Arial" w:cs="Arial"/>
        <w:sz w:val="20"/>
      </w:rPr>
      <w:fldChar w:fldCharType="end"/>
    </w:r>
    <w:r w:rsidRPr="009A55F1">
      <w:rPr>
        <w:rStyle w:val="Sidetall"/>
        <w:rFonts w:ascii="Arial" w:hAnsi="Arial" w:cs="Arial"/>
        <w:sz w:val="20"/>
      </w:rPr>
      <w:t xml:space="preserve"> av </w:t>
    </w:r>
    <w:r w:rsidRPr="009A55F1">
      <w:rPr>
        <w:rStyle w:val="Sidetall"/>
        <w:rFonts w:ascii="Arial" w:hAnsi="Arial" w:cs="Arial"/>
        <w:sz w:val="20"/>
      </w:rPr>
      <w:fldChar w:fldCharType="begin"/>
    </w:r>
    <w:r w:rsidRPr="009A55F1">
      <w:rPr>
        <w:rStyle w:val="Sidetall"/>
        <w:rFonts w:ascii="Arial" w:hAnsi="Arial" w:cs="Arial"/>
        <w:sz w:val="20"/>
      </w:rPr>
      <w:instrText xml:space="preserve"> NUMPAGES </w:instrText>
    </w:r>
    <w:r w:rsidRPr="009A55F1">
      <w:rPr>
        <w:rStyle w:val="Sidetall"/>
        <w:rFonts w:ascii="Arial" w:hAnsi="Arial" w:cs="Arial"/>
        <w:sz w:val="20"/>
      </w:rPr>
      <w:fldChar w:fldCharType="separate"/>
    </w:r>
    <w:r w:rsidR="001859AC">
      <w:rPr>
        <w:rStyle w:val="Sidetall"/>
        <w:rFonts w:ascii="Arial" w:hAnsi="Arial" w:cs="Arial"/>
        <w:noProof/>
        <w:sz w:val="20"/>
      </w:rPr>
      <w:t>2</w:t>
    </w:r>
    <w:r w:rsidRPr="009A55F1">
      <w:rPr>
        <w:rStyle w:val="Sidetall"/>
        <w:rFonts w:ascii="Arial" w:hAnsi="Arial" w:cs="Arial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9505B" w:rsidRDefault="0019505B">
      <w:r>
        <w:separator/>
      </w:r>
    </w:p>
  </w:footnote>
  <w:footnote w:type="continuationSeparator" w:id="0">
    <w:p w:rsidR="0019505B" w:rsidRDefault="0019505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D387E" w:rsidRDefault="003D387E" w:rsidP="009A55F1">
    <w:pPr>
      <w:ind w:left="5661" w:firstLine="3"/>
      <w:jc w:val="right"/>
      <w:rPr>
        <w:rFonts w:ascii="Arial" w:hAnsi="Arial" w:cs="Arial"/>
        <w:sz w:val="22"/>
        <w:szCs w:val="22"/>
      </w:rPr>
    </w:pPr>
    <w:r w:rsidRPr="009A55F1">
      <w:rPr>
        <w:rFonts w:ascii="Arial" w:hAnsi="Arial" w:cs="Arial"/>
        <w:noProof/>
        <w:sz w:val="22"/>
        <w:szCs w:val="22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49" type="#_x0000_t75" style="position:absolute;left:0;text-align:left;margin-left:0;margin-top:-.55pt;width:225pt;height:27.75pt;z-index:-251658752" wrapcoords="1080 0 -72 9341 -72 11676 648 18681 1008 21016 1080 21016 20448 21016 21384 21016 21600 20432 21600 584 20448 0 1584 0 1080 0">
          <v:imagedata r:id="rId1" o:title="logo_cmyk_positiv"/>
          <w10:wrap type="square"/>
        </v:shape>
      </w:pict>
    </w:r>
    <w:r>
      <w:rPr>
        <w:rFonts w:ascii="Arial" w:hAnsi="Arial" w:cs="Arial"/>
        <w:sz w:val="22"/>
        <w:szCs w:val="22"/>
      </w:rPr>
      <w:t>Standardisert</w:t>
    </w:r>
    <w:r w:rsidR="00D7386B">
      <w:rPr>
        <w:rFonts w:ascii="Arial" w:hAnsi="Arial" w:cs="Arial"/>
        <w:sz w:val="22"/>
        <w:szCs w:val="22"/>
      </w:rPr>
      <w:t xml:space="preserve"> pasientforløp:</w:t>
    </w:r>
  </w:p>
  <w:p w:rsidR="003D387E" w:rsidRPr="009A55F1" w:rsidRDefault="00BD021B" w:rsidP="009A55F1">
    <w:pPr>
      <w:ind w:left="5661" w:firstLine="3"/>
      <w:jc w:val="right"/>
      <w:rPr>
        <w:rFonts w:ascii="Arial" w:hAnsi="Arial" w:cs="Arial"/>
        <w:sz w:val="22"/>
        <w:szCs w:val="22"/>
      </w:rPr>
    </w:pPr>
    <w:r>
      <w:rPr>
        <w:rFonts w:ascii="Arial" w:hAnsi="Arial" w:cs="Arial"/>
        <w:sz w:val="22"/>
        <w:szCs w:val="22"/>
      </w:rPr>
      <w:t>Amyotrofisk lateral sklerose (ALS) og andre mot</w:t>
    </w:r>
    <w:r w:rsidR="00454D02">
      <w:rPr>
        <w:rFonts w:ascii="Arial" w:hAnsi="Arial" w:cs="Arial"/>
        <w:sz w:val="22"/>
        <w:szCs w:val="22"/>
      </w:rPr>
      <w:t>o</w:t>
    </w:r>
    <w:r>
      <w:rPr>
        <w:rFonts w:ascii="Arial" w:hAnsi="Arial" w:cs="Arial"/>
        <w:sz w:val="22"/>
        <w:szCs w:val="22"/>
      </w:rPr>
      <w:t>rnevronsykdommer</w:t>
    </w:r>
  </w:p>
  <w:p w:rsidR="003D387E" w:rsidRDefault="003D387E" w:rsidP="009A55F1">
    <w:pPr>
      <w:ind w:left="5661" w:firstLine="708"/>
      <w:jc w:val="right"/>
      <w:rPr>
        <w:rFonts w:ascii="Arial" w:hAnsi="Arial" w:cs="Arial"/>
        <w:sz w:val="22"/>
        <w:szCs w:val="22"/>
      </w:rPr>
    </w:pPr>
    <w:r>
      <w:rPr>
        <w:rFonts w:ascii="Arial" w:hAnsi="Arial" w:cs="Arial"/>
        <w:sz w:val="22"/>
        <w:szCs w:val="22"/>
      </w:rPr>
      <w:t>Dato:</w:t>
    </w:r>
    <w:r w:rsidR="00BD021B">
      <w:rPr>
        <w:rFonts w:ascii="Arial" w:hAnsi="Arial" w:cs="Arial"/>
        <w:sz w:val="22"/>
        <w:szCs w:val="22"/>
      </w:rPr>
      <w:t xml:space="preserve"> Vår 2016</w:t>
    </w:r>
  </w:p>
  <w:p w:rsidR="003D387E" w:rsidRPr="009A55F1" w:rsidRDefault="003D387E" w:rsidP="00BD021B">
    <w:pPr>
      <w:ind w:left="5661" w:firstLine="708"/>
      <w:jc w:val="center"/>
      <w:rPr>
        <w:rFonts w:ascii="Arial" w:hAnsi="Arial" w:cs="Arial"/>
        <w:sz w:val="22"/>
        <w:szCs w:val="22"/>
      </w:rPr>
    </w:pPr>
  </w:p>
  <w:p w:rsidR="003D387E" w:rsidRPr="009A55F1" w:rsidRDefault="003D387E" w:rsidP="009A55F1">
    <w:pPr>
      <w:tabs>
        <w:tab w:val="left" w:pos="0"/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96"/>
        <w:tab w:val="left" w:pos="9204"/>
      </w:tabs>
      <w:suppressAutoHyphens/>
      <w:spacing w:line="288" w:lineRule="atLeast"/>
      <w:ind w:left="4248" w:right="-874"/>
      <w:jc w:val="right"/>
      <w:rPr>
        <w:rFonts w:ascii="Arial" w:hAnsi="Arial" w:cs="Arial"/>
        <w:sz w:val="20"/>
      </w:rPr>
    </w:pPr>
  </w:p>
  <w:p w:rsidR="003D387E" w:rsidRDefault="003D387E">
    <w:pPr>
      <w:pStyle w:val="Top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52C94"/>
    <w:multiLevelType w:val="hybridMultilevel"/>
    <w:tmpl w:val="B412B69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9853C34"/>
    <w:multiLevelType w:val="hybridMultilevel"/>
    <w:tmpl w:val="90AEF59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534581B"/>
    <w:multiLevelType w:val="hybridMultilevel"/>
    <w:tmpl w:val="B86EE80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9721285"/>
    <w:multiLevelType w:val="hybridMultilevel"/>
    <w:tmpl w:val="2DF0C1F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D7C5954"/>
    <w:multiLevelType w:val="hybridMultilevel"/>
    <w:tmpl w:val="F6BAF35C"/>
    <w:lvl w:ilvl="0" w:tplc="E2F6BC6C">
      <w:start w:val="1"/>
      <w:numFmt w:val="lowerLetter"/>
      <w:lvlText w:val="%1)"/>
      <w:lvlJc w:val="left"/>
      <w:pPr>
        <w:ind w:left="1272" w:hanging="564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788" w:hanging="360"/>
      </w:pPr>
    </w:lvl>
    <w:lvl w:ilvl="2" w:tplc="0414001B" w:tentative="1">
      <w:start w:val="1"/>
      <w:numFmt w:val="lowerRoman"/>
      <w:lvlText w:val="%3."/>
      <w:lvlJc w:val="right"/>
      <w:pPr>
        <w:ind w:left="2508" w:hanging="180"/>
      </w:pPr>
    </w:lvl>
    <w:lvl w:ilvl="3" w:tplc="0414000F" w:tentative="1">
      <w:start w:val="1"/>
      <w:numFmt w:val="decimal"/>
      <w:lvlText w:val="%4."/>
      <w:lvlJc w:val="left"/>
      <w:pPr>
        <w:ind w:left="3228" w:hanging="360"/>
      </w:pPr>
    </w:lvl>
    <w:lvl w:ilvl="4" w:tplc="04140019" w:tentative="1">
      <w:start w:val="1"/>
      <w:numFmt w:val="lowerLetter"/>
      <w:lvlText w:val="%5."/>
      <w:lvlJc w:val="left"/>
      <w:pPr>
        <w:ind w:left="3948" w:hanging="360"/>
      </w:pPr>
    </w:lvl>
    <w:lvl w:ilvl="5" w:tplc="0414001B" w:tentative="1">
      <w:start w:val="1"/>
      <w:numFmt w:val="lowerRoman"/>
      <w:lvlText w:val="%6."/>
      <w:lvlJc w:val="right"/>
      <w:pPr>
        <w:ind w:left="4668" w:hanging="180"/>
      </w:pPr>
    </w:lvl>
    <w:lvl w:ilvl="6" w:tplc="0414000F" w:tentative="1">
      <w:start w:val="1"/>
      <w:numFmt w:val="decimal"/>
      <w:lvlText w:val="%7."/>
      <w:lvlJc w:val="left"/>
      <w:pPr>
        <w:ind w:left="5388" w:hanging="360"/>
      </w:pPr>
    </w:lvl>
    <w:lvl w:ilvl="7" w:tplc="04140019" w:tentative="1">
      <w:start w:val="1"/>
      <w:numFmt w:val="lowerLetter"/>
      <w:lvlText w:val="%8."/>
      <w:lvlJc w:val="left"/>
      <w:pPr>
        <w:ind w:left="6108" w:hanging="360"/>
      </w:pPr>
    </w:lvl>
    <w:lvl w:ilvl="8" w:tplc="0414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8"/>
  <w:hyphenationZone w:val="425"/>
  <w:characterSpacingControl w:val="doNotCompress"/>
  <w:hdrShapeDefaults>
    <o:shapedefaults v:ext="edit" spidmax="307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3E7DC4"/>
    <w:rsid w:val="00006926"/>
    <w:rsid w:val="00030F26"/>
    <w:rsid w:val="00054DEE"/>
    <w:rsid w:val="00061600"/>
    <w:rsid w:val="000D2781"/>
    <w:rsid w:val="000D2D62"/>
    <w:rsid w:val="001312DA"/>
    <w:rsid w:val="001859AC"/>
    <w:rsid w:val="0019505B"/>
    <w:rsid w:val="00195E38"/>
    <w:rsid w:val="001C5613"/>
    <w:rsid w:val="0032760D"/>
    <w:rsid w:val="003333C0"/>
    <w:rsid w:val="00334118"/>
    <w:rsid w:val="00334F9F"/>
    <w:rsid w:val="003D241D"/>
    <w:rsid w:val="003D387E"/>
    <w:rsid w:val="003E1569"/>
    <w:rsid w:val="003E7DC4"/>
    <w:rsid w:val="00417301"/>
    <w:rsid w:val="004175B5"/>
    <w:rsid w:val="00421FB1"/>
    <w:rsid w:val="00454D02"/>
    <w:rsid w:val="00455E6C"/>
    <w:rsid w:val="004A2FAC"/>
    <w:rsid w:val="004A5D81"/>
    <w:rsid w:val="004F6560"/>
    <w:rsid w:val="005323B3"/>
    <w:rsid w:val="00566EBD"/>
    <w:rsid w:val="00585614"/>
    <w:rsid w:val="00591CB5"/>
    <w:rsid w:val="005F5B74"/>
    <w:rsid w:val="00635670"/>
    <w:rsid w:val="0063750F"/>
    <w:rsid w:val="006E7007"/>
    <w:rsid w:val="00751066"/>
    <w:rsid w:val="007654A8"/>
    <w:rsid w:val="00826868"/>
    <w:rsid w:val="00837607"/>
    <w:rsid w:val="008423FB"/>
    <w:rsid w:val="00853BEA"/>
    <w:rsid w:val="00920A96"/>
    <w:rsid w:val="009A55F1"/>
    <w:rsid w:val="00A02963"/>
    <w:rsid w:val="00A2076C"/>
    <w:rsid w:val="00A7099D"/>
    <w:rsid w:val="00B230FB"/>
    <w:rsid w:val="00B44E77"/>
    <w:rsid w:val="00B45F15"/>
    <w:rsid w:val="00B478B8"/>
    <w:rsid w:val="00BD021B"/>
    <w:rsid w:val="00BD0A8A"/>
    <w:rsid w:val="00C37B6A"/>
    <w:rsid w:val="00C92460"/>
    <w:rsid w:val="00CA528E"/>
    <w:rsid w:val="00CD5F29"/>
    <w:rsid w:val="00CF0048"/>
    <w:rsid w:val="00D32094"/>
    <w:rsid w:val="00D7386B"/>
    <w:rsid w:val="00D8208E"/>
    <w:rsid w:val="00D85E4B"/>
    <w:rsid w:val="00DA768E"/>
    <w:rsid w:val="00E17982"/>
    <w:rsid w:val="00E23A18"/>
    <w:rsid w:val="00E46838"/>
    <w:rsid w:val="00EA546F"/>
    <w:rsid w:val="00EB6F39"/>
    <w:rsid w:val="00ED3E7B"/>
    <w:rsid w:val="00EE3525"/>
    <w:rsid w:val="00FE0439"/>
    <w:rsid w:val="00FE0A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,"/>
  <w:listSeparator w:val=";"/>
  <w15:chartTrackingRefBased/>
  <w15:docId w15:val="{B2636D08-4EBB-4A2A-9A48-632AC11B0C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34F9F"/>
    <w:pPr>
      <w:widowControl w:val="0"/>
      <w:overflowPunct w:val="0"/>
      <w:autoSpaceDE w:val="0"/>
      <w:autoSpaceDN w:val="0"/>
      <w:adjustRightInd w:val="0"/>
      <w:textAlignment w:val="baseline"/>
    </w:pPr>
    <w:rPr>
      <w:sz w:val="24"/>
    </w:rPr>
  </w:style>
  <w:style w:type="paragraph" w:styleId="Overskrift1">
    <w:name w:val="heading 1"/>
    <w:basedOn w:val="Normal"/>
    <w:next w:val="Normal"/>
    <w:qFormat/>
    <w:rsid w:val="00D32094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Overskrift2">
    <w:name w:val="heading 2"/>
    <w:basedOn w:val="Normal"/>
    <w:next w:val="Normal"/>
    <w:qFormat/>
    <w:rsid w:val="00A2076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Overskrift4">
    <w:name w:val="heading 4"/>
    <w:basedOn w:val="Normal"/>
    <w:next w:val="Normal"/>
    <w:link w:val="Overskrift4Tegn"/>
    <w:semiHidden/>
    <w:unhideWhenUsed/>
    <w:qFormat/>
    <w:rsid w:val="00DA768E"/>
    <w:pPr>
      <w:keepNext/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character" w:default="1" w:styleId="Standardskriftforavsnitt">
    <w:name w:val="Default Paragraph Font"/>
    <w:semiHidden/>
  </w:style>
  <w:style w:type="table" w:default="1" w:styleId="Vanligtabel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semiHidden/>
  </w:style>
  <w:style w:type="paragraph" w:styleId="Topptekst">
    <w:name w:val="header"/>
    <w:basedOn w:val="Normal"/>
    <w:rsid w:val="00A2076C"/>
    <w:pPr>
      <w:tabs>
        <w:tab w:val="center" w:pos="4536"/>
        <w:tab w:val="right" w:pos="9072"/>
      </w:tabs>
    </w:pPr>
  </w:style>
  <w:style w:type="paragraph" w:styleId="Bunntekst">
    <w:name w:val="footer"/>
    <w:basedOn w:val="Normal"/>
    <w:rsid w:val="00A2076C"/>
    <w:pPr>
      <w:tabs>
        <w:tab w:val="center" w:pos="4536"/>
        <w:tab w:val="right" w:pos="9072"/>
      </w:tabs>
    </w:pPr>
  </w:style>
  <w:style w:type="character" w:styleId="Sidetall">
    <w:name w:val="page number"/>
    <w:basedOn w:val="Standardskriftforavsnitt"/>
    <w:rsid w:val="00A2076C"/>
  </w:style>
  <w:style w:type="paragraph" w:customStyle="1" w:styleId="Stil1">
    <w:name w:val="Stil1"/>
    <w:basedOn w:val="Normal"/>
    <w:rsid w:val="00D32094"/>
    <w:pPr>
      <w:tabs>
        <w:tab w:val="left" w:pos="0"/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96"/>
        <w:tab w:val="left" w:pos="9204"/>
      </w:tabs>
      <w:suppressAutoHyphens/>
      <w:spacing w:line="288" w:lineRule="atLeast"/>
      <w:ind w:right="-874"/>
    </w:pPr>
    <w:rPr>
      <w:rFonts w:ascii="Arial" w:hAnsi="Arial" w:cs="Arial"/>
      <w:szCs w:val="24"/>
    </w:rPr>
  </w:style>
  <w:style w:type="character" w:customStyle="1" w:styleId="Overskrift4Tegn">
    <w:name w:val="Overskrift 4 Tegn"/>
    <w:link w:val="Overskrift4"/>
    <w:semiHidden/>
    <w:rsid w:val="00DA768E"/>
    <w:rPr>
      <w:rFonts w:ascii="Calibri" w:eastAsia="Times New Roman" w:hAnsi="Calibri" w:cs="Times New Roman"/>
      <w:b/>
      <w:bCs/>
      <w:sz w:val="28"/>
      <w:szCs w:val="28"/>
    </w:rPr>
  </w:style>
  <w:style w:type="paragraph" w:styleId="Listeavsnitt">
    <w:name w:val="List Paragraph"/>
    <w:basedOn w:val="Normal"/>
    <w:uiPriority w:val="34"/>
    <w:qFormat/>
    <w:rsid w:val="00DA768E"/>
    <w:pPr>
      <w:widowControl/>
      <w:overflowPunct/>
      <w:autoSpaceDE/>
      <w:autoSpaceDN/>
      <w:adjustRightInd/>
      <w:spacing w:after="200" w:line="276" w:lineRule="auto"/>
      <w:ind w:left="720"/>
      <w:contextualSpacing/>
      <w:textAlignment w:val="auto"/>
    </w:pPr>
    <w:rPr>
      <w:rFonts w:ascii="Calibri" w:eastAsia="Calibri" w:hAnsi="Calibri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150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0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91</Words>
  <Characters>3666</Characters>
  <Application>Microsoft Office Word</Application>
  <DocSecurity>0</DocSecurity>
  <Lines>30</Lines>
  <Paragraphs>8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Overskrifter</vt:lpstr>
      </vt:variant>
      <vt:variant>
        <vt:i4>1</vt:i4>
      </vt:variant>
    </vt:vector>
  </HeadingPairs>
  <TitlesOfParts>
    <vt:vector size="2" baseType="lpstr">
      <vt:lpstr>Thyreoideasvulster</vt:lpstr>
      <vt:lpstr>Refleksjon etter utredning</vt:lpstr>
    </vt:vector>
  </TitlesOfParts>
  <Company>Stolav</Company>
  <LinksUpToDate>false</LinksUpToDate>
  <CharactersWithSpaces>4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yreoideasvulster</dc:title>
  <dc:subject/>
  <dc:creator>krhels</dc:creator>
  <cp:keywords/>
  <cp:lastModifiedBy>sys_rpa_robot01_prd</cp:lastModifiedBy>
  <cp:revision>2</cp:revision>
  <cp:lastPrinted>2014-11-05T11:47:00Z</cp:lastPrinted>
  <dcterms:created xsi:type="dcterms:W3CDTF">2021-10-02T01:06:00Z</dcterms:created>
  <dcterms:modified xsi:type="dcterms:W3CDTF">2021-10-02T0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118116061</vt:i4>
  </property>
  <property fmtid="{D5CDD505-2E9C-101B-9397-08002B2CF9AE}" pid="3" name="_NewReviewCycle">
    <vt:lpwstr/>
  </property>
  <property fmtid="{D5CDD505-2E9C-101B-9397-08002B2CF9AE}" pid="4" name="_EmailSubject">
    <vt:lpwstr>maler EQS</vt:lpwstr>
  </property>
  <property fmtid="{D5CDD505-2E9C-101B-9397-08002B2CF9AE}" pid="5" name="_AuthorEmail">
    <vt:lpwstr>Ellen.Annette.Hegstad@stolav.no</vt:lpwstr>
  </property>
  <property fmtid="{D5CDD505-2E9C-101B-9397-08002B2CF9AE}" pid="6" name="_AuthorEmailDisplayName">
    <vt:lpwstr>Hegstad, Ellen Annette</vt:lpwstr>
  </property>
  <property fmtid="{D5CDD505-2E9C-101B-9397-08002B2CF9AE}" pid="7" name="Presentasjon">
    <vt:lpwstr>1</vt:lpwstr>
  </property>
  <property fmtid="{D5CDD505-2E9C-101B-9397-08002B2CF9AE}" pid="8" name="Referat">
    <vt:lpwstr>0</vt:lpwstr>
  </property>
  <property fmtid="{D5CDD505-2E9C-101B-9397-08002B2CF9AE}" pid="9" name="ContentType">
    <vt:lpwstr>Dokument St. Olav</vt:lpwstr>
  </property>
  <property fmtid="{D5CDD505-2E9C-101B-9397-08002B2CF9AE}" pid="10" name="Ofte i bruk">
    <vt:lpwstr>0</vt:lpwstr>
  </property>
  <property fmtid="{D5CDD505-2E9C-101B-9397-08002B2CF9AE}" pid="11" name="_PreviousAdHocReviewCycleID">
    <vt:i4>-356818438</vt:i4>
  </property>
  <property fmtid="{D5CDD505-2E9C-101B-9397-08002B2CF9AE}" pid="12" name="_ReviewingToolsShownOnce">
    <vt:lpwstr/>
  </property>
</Properties>
</file>